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2376F0" w14:textId="77777777" w:rsidR="00F166A0" w:rsidRPr="00627A6E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309B94E0" w14:textId="77777777" w:rsidTr="2B865C98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3196D1DF" w14:textId="23628B02" w:rsidR="00816581" w:rsidRDefault="00816581" w:rsidP="00816581">
            <w:pPr>
              <w:pStyle w:val="CLIN1HEADING"/>
            </w:pPr>
            <w:r w:rsidRPr="00816581">
              <w:t xml:space="preserve">Clinical Utility of </w:t>
            </w:r>
            <w:r w:rsidR="005B5034">
              <w:t>MOLECULAR</w:t>
            </w:r>
            <w:r w:rsidRPr="00816581">
              <w:t xml:space="preserve"> Testing in </w:t>
            </w:r>
            <w:r w:rsidR="005B5034">
              <w:br/>
            </w:r>
            <w:r w:rsidRPr="00816581">
              <w:t xml:space="preserve">Core Binding Factor </w:t>
            </w:r>
            <w:r w:rsidR="004E6179">
              <w:t xml:space="preserve">ACUTE MYELOID </w:t>
            </w:r>
            <w:r w:rsidRPr="00816581">
              <w:t>Leukaemia</w:t>
            </w:r>
          </w:p>
          <w:p w14:paraId="01FE1515" w14:textId="77777777" w:rsidR="00816581" w:rsidRPr="00816581" w:rsidRDefault="00816581" w:rsidP="00816581">
            <w:pPr>
              <w:pStyle w:val="CLIN2SUBHEADINGS"/>
            </w:pPr>
            <w:r w:rsidRPr="00816581">
              <w:t>Diagnostic</w:t>
            </w:r>
            <w:r>
              <w:t xml:space="preserve"> Utility</w:t>
            </w:r>
          </w:p>
          <w:p w14:paraId="0B7B7B88" w14:textId="4E64DA33" w:rsidR="00816581" w:rsidRPr="004E6179" w:rsidRDefault="005B5034" w:rsidP="004E6179">
            <w:pPr>
              <w:pStyle w:val="CLIN3BULLETPOINTS"/>
            </w:pPr>
            <w:r w:rsidRPr="004E6179">
              <w:t>AML</w:t>
            </w:r>
            <w:r w:rsidR="00816581" w:rsidRPr="004E6179">
              <w:t xml:space="preserve"> with </w:t>
            </w:r>
            <w:r w:rsidR="00816581" w:rsidRPr="00E13696">
              <w:rPr>
                <w:i/>
                <w:iCs/>
              </w:rPr>
              <w:t>RUNX1</w:t>
            </w:r>
            <w:r w:rsidR="00E13696" w:rsidRPr="00E13696">
              <w:t>::</w:t>
            </w:r>
            <w:r w:rsidR="00816581" w:rsidRPr="00E13696">
              <w:rPr>
                <w:i/>
                <w:iCs/>
              </w:rPr>
              <w:t>RUNX1T1</w:t>
            </w:r>
            <w:r w:rsidR="00816581" w:rsidRPr="004E6179">
              <w:t xml:space="preserve"> </w:t>
            </w:r>
            <w:r w:rsidR="002F6C4B">
              <w:t xml:space="preserve">fusion </w:t>
            </w:r>
            <w:r w:rsidR="00816581" w:rsidRPr="004E6179">
              <w:t xml:space="preserve">and AML with </w:t>
            </w:r>
            <w:r w:rsidR="00816581" w:rsidRPr="00E13696">
              <w:rPr>
                <w:i/>
                <w:iCs/>
              </w:rPr>
              <w:t>CBFB</w:t>
            </w:r>
            <w:r w:rsidR="00E13696" w:rsidRPr="00E13696">
              <w:t>::</w:t>
            </w:r>
            <w:r w:rsidR="00816581" w:rsidRPr="00E13696">
              <w:rPr>
                <w:i/>
                <w:iCs/>
              </w:rPr>
              <w:t>MYH11</w:t>
            </w:r>
            <w:r w:rsidR="00816581" w:rsidRPr="004E6179">
              <w:t xml:space="preserve"> </w:t>
            </w:r>
            <w:r w:rsidR="002F6C4B">
              <w:t xml:space="preserve">fusion </w:t>
            </w:r>
            <w:r w:rsidR="00816581" w:rsidRPr="004E6179">
              <w:t>are commonly referred to as core</w:t>
            </w:r>
            <w:r w:rsidRPr="004E6179">
              <w:t xml:space="preserve"> </w:t>
            </w:r>
            <w:r w:rsidR="00816581" w:rsidRPr="004E6179">
              <w:t>binding factor AML (CBF-AML). Upon detection of these disease-defining gene fusions, the diagnosis of AML can be made regardless of blast count</w:t>
            </w:r>
            <w:r w:rsidR="003B64E5">
              <w:fldChar w:fldCharType="begin"/>
            </w:r>
            <w:r w:rsidR="003B64E5"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3B64E5">
              <w:fldChar w:fldCharType="separate"/>
            </w:r>
            <w:r w:rsidR="003B64E5" w:rsidRPr="003B64E5">
              <w:rPr>
                <w:vertAlign w:val="superscript"/>
              </w:rPr>
              <w:t>1</w:t>
            </w:r>
            <w:r w:rsidR="003B64E5">
              <w:fldChar w:fldCharType="end"/>
            </w:r>
            <w:r w:rsidR="00816581" w:rsidRPr="004E6179">
              <w:t>.</w:t>
            </w:r>
          </w:p>
          <w:p w14:paraId="1B3ECD07" w14:textId="219A673E" w:rsidR="00816581" w:rsidRPr="004E6179" w:rsidRDefault="00816581" w:rsidP="004E6179">
            <w:pPr>
              <w:pStyle w:val="CLIN3BULLETPOINTS"/>
            </w:pPr>
            <w:r w:rsidRPr="004E6179">
              <w:t xml:space="preserve">&gt;90% of CBF-AML harbor additional secondary gene mutations, most commonly affecting </w:t>
            </w:r>
            <w:r w:rsidRPr="00E13696">
              <w:rPr>
                <w:i/>
                <w:iCs/>
              </w:rPr>
              <w:t>KIT</w:t>
            </w:r>
            <w:r w:rsidRPr="004E6179">
              <w:t xml:space="preserve">, </w:t>
            </w:r>
            <w:r w:rsidRPr="00E13696">
              <w:rPr>
                <w:i/>
                <w:iCs/>
              </w:rPr>
              <w:t>NRAS</w:t>
            </w:r>
            <w:r w:rsidRPr="004E6179">
              <w:t xml:space="preserve"> and </w:t>
            </w:r>
            <w:r w:rsidRPr="00E13696">
              <w:rPr>
                <w:i/>
                <w:iCs/>
              </w:rPr>
              <w:t>FLT3</w:t>
            </w:r>
            <w:r w:rsidR="003B64E5">
              <w:fldChar w:fldCharType="begin">
                <w:fldData xml:space="preserve">PEVuZE5vdGU+PENpdGU+PEF1dGhvcj5KYWhuPC9BdXRob3I+PFllYXI+MjAyMDwvWWVhcj48UmVj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L0VuZE5vdGU+AG==
</w:fldData>
              </w:fldChar>
            </w:r>
            <w:r w:rsidR="003B64E5">
              <w:instrText xml:space="preserve"> ADDIN EN.CITE </w:instrText>
            </w:r>
            <w:r w:rsidR="003B64E5">
              <w:fldChar w:fldCharType="begin">
                <w:fldData xml:space="preserve">PEVuZE5vdGU+PENpdGU+PEF1dGhvcj5KYWhuPC9BdXRob3I+PFllYXI+MjAyMDwvWWVhcj48UmVj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L0VuZE5vdGU+AG==
</w:fldData>
              </w:fldChar>
            </w:r>
            <w:r w:rsidR="003B64E5">
              <w:instrText xml:space="preserve"> ADDIN EN.CITE.DATA </w:instrText>
            </w:r>
            <w:r w:rsidR="003B64E5">
              <w:fldChar w:fldCharType="end"/>
            </w:r>
            <w:r w:rsidR="003B64E5">
              <w:fldChar w:fldCharType="separate"/>
            </w:r>
            <w:r w:rsidR="003B64E5" w:rsidRPr="003B64E5">
              <w:rPr>
                <w:vertAlign w:val="superscript"/>
              </w:rPr>
              <w:t>2-4</w:t>
            </w:r>
            <w:r w:rsidR="003B64E5">
              <w:fldChar w:fldCharType="end"/>
            </w:r>
            <w:r w:rsidRPr="004E6179">
              <w:t>.</w:t>
            </w:r>
          </w:p>
          <w:p w14:paraId="534C4DFD" w14:textId="2505DB69" w:rsidR="00816581" w:rsidRPr="004E6179" w:rsidRDefault="00816581" w:rsidP="004E6179">
            <w:pPr>
              <w:pStyle w:val="CLIN3BULLETPOINTS"/>
            </w:pPr>
            <w:r w:rsidRPr="004E6179">
              <w:t>KIT mutations are rarely observed in non-CBF AML</w:t>
            </w:r>
            <w:r w:rsidR="003B64E5"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Q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 w:rsidR="003B64E5">
              <w:instrText xml:space="preserve"> ADDIN EN.CITE </w:instrText>
            </w:r>
            <w:r w:rsidR="003B64E5"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Q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 w:rsidR="003B64E5">
              <w:instrText xml:space="preserve"> ADDIN EN.CITE.DATA </w:instrText>
            </w:r>
            <w:r w:rsidR="003B64E5">
              <w:fldChar w:fldCharType="end"/>
            </w:r>
            <w:r w:rsidR="003B64E5">
              <w:fldChar w:fldCharType="separate"/>
            </w:r>
            <w:r w:rsidR="003B64E5" w:rsidRPr="003B64E5">
              <w:rPr>
                <w:vertAlign w:val="superscript"/>
              </w:rPr>
              <w:t>4</w:t>
            </w:r>
            <w:r w:rsidR="003B64E5">
              <w:fldChar w:fldCharType="end"/>
            </w:r>
            <w:r w:rsidRPr="004E6179">
              <w:t xml:space="preserve">.  </w:t>
            </w:r>
          </w:p>
          <w:p w14:paraId="3158C64E" w14:textId="205E06F9" w:rsidR="00816581" w:rsidRPr="004E6179" w:rsidRDefault="00816581" w:rsidP="004E6179">
            <w:pPr>
              <w:pStyle w:val="CLIN3BULLETPOINTS"/>
            </w:pPr>
            <w:r w:rsidRPr="004E6179">
              <w:t>Recurrent mutations in chromatin modifiers (</w:t>
            </w:r>
            <w:r w:rsidRPr="00E13696">
              <w:rPr>
                <w:i/>
                <w:iCs/>
              </w:rPr>
              <w:t>e.g.</w:t>
            </w:r>
            <w:r w:rsidRPr="004E6179">
              <w:t xml:space="preserve"> </w:t>
            </w:r>
            <w:r w:rsidRPr="00E13696">
              <w:rPr>
                <w:i/>
                <w:iCs/>
              </w:rPr>
              <w:t>ASXL1</w:t>
            </w:r>
            <w:r w:rsidRPr="004E6179">
              <w:t xml:space="preserve">, </w:t>
            </w:r>
            <w:r w:rsidRPr="00E13696">
              <w:rPr>
                <w:i/>
                <w:iCs/>
              </w:rPr>
              <w:t>ASXL2</w:t>
            </w:r>
            <w:r w:rsidRPr="004E6179">
              <w:t>) and cohesin complex genes (</w:t>
            </w:r>
            <w:r w:rsidRPr="00E13696">
              <w:rPr>
                <w:i/>
                <w:iCs/>
              </w:rPr>
              <w:t>e.g. RAD21</w:t>
            </w:r>
            <w:r w:rsidRPr="004E6179">
              <w:t xml:space="preserve">) are enriched in AML with </w:t>
            </w:r>
            <w:r w:rsidR="00FB61C9" w:rsidRPr="00FD55EC">
              <w:rPr>
                <w:i/>
                <w:iCs/>
              </w:rPr>
              <w:t>RUNX1</w:t>
            </w:r>
            <w:r w:rsidR="00E13696" w:rsidRPr="00E13696">
              <w:t>::</w:t>
            </w:r>
            <w:r w:rsidR="00FB61C9" w:rsidRPr="00FD55EC">
              <w:rPr>
                <w:i/>
                <w:iCs/>
              </w:rPr>
              <w:t>RUNX1T1</w:t>
            </w:r>
            <w:r w:rsidR="00FB61C9" w:rsidRPr="004E6179">
              <w:t xml:space="preserve"> </w:t>
            </w:r>
            <w:r w:rsidR="002F6C4B">
              <w:t xml:space="preserve">fusion </w:t>
            </w:r>
            <w:r w:rsidRPr="004E6179">
              <w:t xml:space="preserve">but are uncommon in AML with </w:t>
            </w:r>
            <w:r w:rsidR="00FB61C9" w:rsidRPr="00FD55EC">
              <w:rPr>
                <w:i/>
                <w:iCs/>
              </w:rPr>
              <w:t>CBFB</w:t>
            </w:r>
            <w:r w:rsidR="00E13696" w:rsidRPr="00E13696">
              <w:t>::</w:t>
            </w:r>
            <w:r w:rsidR="00FB61C9" w:rsidRPr="00FD55EC">
              <w:rPr>
                <w:i/>
                <w:iCs/>
              </w:rPr>
              <w:t>MYH1</w:t>
            </w:r>
            <w:r w:rsidR="002F6C4B">
              <w:rPr>
                <w:i/>
                <w:iCs/>
              </w:rPr>
              <w:t xml:space="preserve">1 </w:t>
            </w:r>
            <w:r w:rsidR="002F6C4B" w:rsidRPr="002F6C4B">
              <w:t>fusion</w:t>
            </w:r>
            <w:r w:rsidR="003B64E5">
              <w:fldChar w:fldCharType="begin">
                <w:fldData xml:space="preserve">PEVuZE5vdGU+PENpdGU+PEF1dGhvcj5KYWhuPC9BdXRob3I+PFllYXI+MjAyMDwvWWVhcj48UmVj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==
</w:fldData>
              </w:fldChar>
            </w:r>
            <w:r w:rsidR="003B64E5">
              <w:instrText xml:space="preserve"> ADDIN EN.CITE </w:instrText>
            </w:r>
            <w:r w:rsidR="003B64E5">
              <w:fldChar w:fldCharType="begin">
                <w:fldData xml:space="preserve">PEVuZE5vdGU+PENpdGU+PEF1dGhvcj5KYWhuPC9BdXRob3I+PFllYXI+MjAyMDwvWWVhcj48UmVj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==
</w:fldData>
              </w:fldChar>
            </w:r>
            <w:r w:rsidR="003B64E5">
              <w:instrText xml:space="preserve"> ADDIN EN.CITE.DATA </w:instrText>
            </w:r>
            <w:r w:rsidR="003B64E5">
              <w:fldChar w:fldCharType="end"/>
            </w:r>
            <w:r w:rsidR="003B64E5">
              <w:fldChar w:fldCharType="separate"/>
            </w:r>
            <w:r w:rsidR="003B64E5" w:rsidRPr="003B64E5">
              <w:rPr>
                <w:vertAlign w:val="superscript"/>
              </w:rPr>
              <w:t>2,3,5</w:t>
            </w:r>
            <w:r w:rsidR="003B64E5">
              <w:fldChar w:fldCharType="end"/>
            </w:r>
            <w:r w:rsidRPr="004E6179">
              <w:t>.</w:t>
            </w:r>
          </w:p>
          <w:p w14:paraId="35BC62F9" w14:textId="17DF3FBA" w:rsidR="005B5034" w:rsidRPr="00816581" w:rsidRDefault="005B5034" w:rsidP="004E6179">
            <w:pPr>
              <w:pStyle w:val="CLIN3BULLETPOINTS"/>
            </w:pPr>
            <w:r w:rsidRPr="004E6179">
              <w:t xml:space="preserve">Both </w:t>
            </w:r>
            <w:r w:rsidRPr="00E13696">
              <w:rPr>
                <w:i/>
                <w:iCs/>
              </w:rPr>
              <w:t>RUNX1</w:t>
            </w:r>
            <w:r w:rsidR="00E13696" w:rsidRPr="00E13696">
              <w:t>::</w:t>
            </w:r>
            <w:r w:rsidRPr="00E13696">
              <w:rPr>
                <w:i/>
                <w:iCs/>
              </w:rPr>
              <w:t>RUNX1T1</w:t>
            </w:r>
            <w:r w:rsidRPr="004E6179">
              <w:t xml:space="preserve"> and </w:t>
            </w:r>
            <w:r w:rsidRPr="00E13696">
              <w:rPr>
                <w:i/>
                <w:iCs/>
              </w:rPr>
              <w:t>CBFB</w:t>
            </w:r>
            <w:r w:rsidR="00E13696" w:rsidRPr="00E13696">
              <w:t>::</w:t>
            </w:r>
            <w:r w:rsidRPr="00E13696">
              <w:rPr>
                <w:i/>
                <w:iCs/>
              </w:rPr>
              <w:t>MYH11</w:t>
            </w:r>
            <w:r w:rsidRPr="004E6179">
              <w:t xml:space="preserve"> are suitable markers for measurable residual disease (MRD) monitoring.</w:t>
            </w:r>
          </w:p>
          <w:p w14:paraId="172DAC9F" w14:textId="77777777" w:rsidR="00816581" w:rsidRPr="00816581" w:rsidRDefault="00816581" w:rsidP="00816581">
            <w:pPr>
              <w:pStyle w:val="CLIN2SUBHEADINGS"/>
            </w:pPr>
            <w:r w:rsidRPr="00816581">
              <w:t>Prognostic</w:t>
            </w:r>
            <w:r w:rsidR="005B5034">
              <w:t xml:space="preserve"> UTILITY</w:t>
            </w:r>
          </w:p>
          <w:p w14:paraId="4E441226" w14:textId="3DA46366" w:rsidR="00816581" w:rsidRPr="004E6179" w:rsidRDefault="00816581" w:rsidP="004E6179">
            <w:pPr>
              <w:pStyle w:val="CLIN3BULLETPOINTS"/>
            </w:pPr>
            <w:r w:rsidRPr="004E6179">
              <w:t xml:space="preserve">CBF-AML is considered to have a </w:t>
            </w:r>
            <w:r w:rsidR="00C71742" w:rsidRPr="004E6179">
              <w:t>favourable</w:t>
            </w:r>
            <w:r w:rsidRPr="004E6179">
              <w:t xml:space="preserve"> prognosis relative to other AML subtypes</w:t>
            </w:r>
            <w:r w:rsidR="003B64E5">
              <w:fldChar w:fldCharType="begin">
                <w:fldData xml:space="preserve">PEVuZE5vdGU+PENpdGU+PEF1dGhvcj5QYXBhZW1tYW51aWw8L0F1dGhvcj48WWVhcj4yMDE2PC9Z
ZWFyPjxSZWNOdW0+OTYzPC9SZWNOdW0+PERpc3BsYXlUZXh0PjxzdHlsZSBmYWNlPSJzdXBlcnNj
cmlwdCI+NCw2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Eb2huZXI8L0F1dGhv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</w:fldData>
              </w:fldChar>
            </w:r>
            <w:r w:rsidR="003B64E5">
              <w:instrText xml:space="preserve"> ADDIN EN.CITE </w:instrText>
            </w:r>
            <w:r w:rsidR="003B64E5">
              <w:fldChar w:fldCharType="begin">
                <w:fldData xml:space="preserve">PEVuZE5vdGU+PENpdGU+PEF1dGhvcj5QYXBhZW1tYW51aWw8L0F1dGhvcj48WWVhcj4yMDE2PC9Z
ZWFyPjxSZWNOdW0+OTYzPC9SZWNOdW0+PERpc3BsYXlUZXh0PjxzdHlsZSBmYWNlPSJzdXBlcnNj
cmlwdCI+NCw2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Eb2huZXI8L0F1dGhv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</w:fldData>
              </w:fldChar>
            </w:r>
            <w:r w:rsidR="003B64E5">
              <w:instrText xml:space="preserve"> ADDIN EN.CITE.DATA </w:instrText>
            </w:r>
            <w:r w:rsidR="003B64E5">
              <w:fldChar w:fldCharType="end"/>
            </w:r>
            <w:r w:rsidR="003B64E5">
              <w:fldChar w:fldCharType="separate"/>
            </w:r>
            <w:r w:rsidR="003B64E5" w:rsidRPr="003B64E5">
              <w:rPr>
                <w:vertAlign w:val="superscript"/>
              </w:rPr>
              <w:t>4,6</w:t>
            </w:r>
            <w:r w:rsidR="003B64E5">
              <w:fldChar w:fldCharType="end"/>
            </w:r>
            <w:r w:rsidRPr="004E6179">
              <w:t>.</w:t>
            </w:r>
          </w:p>
          <w:p w14:paraId="24791319" w14:textId="2C9F87C8" w:rsidR="00816581" w:rsidRPr="004E6179" w:rsidRDefault="00816581" w:rsidP="004E6179">
            <w:pPr>
              <w:pStyle w:val="CLIN3BULLETPOINTS"/>
            </w:pPr>
            <w:r w:rsidRPr="00E13696">
              <w:rPr>
                <w:i/>
                <w:iCs/>
              </w:rPr>
              <w:t xml:space="preserve">KIT </w:t>
            </w:r>
            <w:r w:rsidRPr="004E6179">
              <w:t xml:space="preserve">mutations have been associated with higher risk of relapse in AML </w:t>
            </w:r>
            <w:r w:rsidR="0077053C">
              <w:t xml:space="preserve">with </w:t>
            </w:r>
            <w:r w:rsidR="0077053C" w:rsidRPr="00FD55EC">
              <w:rPr>
                <w:i/>
                <w:iCs/>
              </w:rPr>
              <w:t>RUNX1</w:t>
            </w:r>
            <w:r w:rsidR="00E13696" w:rsidRPr="00E13696">
              <w:t>::</w:t>
            </w:r>
            <w:r w:rsidR="0077053C" w:rsidRPr="00FD55EC">
              <w:rPr>
                <w:i/>
                <w:iCs/>
              </w:rPr>
              <w:t>RUNX1T1</w:t>
            </w:r>
            <w:r w:rsidR="0077053C" w:rsidRPr="004E6179">
              <w:t xml:space="preserve"> </w:t>
            </w:r>
            <w:r w:rsidR="002F6C4B">
              <w:t xml:space="preserve">fusion </w:t>
            </w:r>
            <w:r w:rsidRPr="004E6179">
              <w:t xml:space="preserve">but not in </w:t>
            </w:r>
            <w:r w:rsidR="0077053C" w:rsidRPr="004E6179">
              <w:t xml:space="preserve">AML with </w:t>
            </w:r>
            <w:r w:rsidR="0077053C" w:rsidRPr="00FD55EC">
              <w:rPr>
                <w:i/>
                <w:iCs/>
              </w:rPr>
              <w:t>CBFB</w:t>
            </w:r>
            <w:r w:rsidR="00E13696" w:rsidRPr="00E13696">
              <w:t>::</w:t>
            </w:r>
            <w:r w:rsidR="0077053C" w:rsidRPr="00FD55EC">
              <w:rPr>
                <w:i/>
                <w:iCs/>
              </w:rPr>
              <w:t>MYH11</w:t>
            </w:r>
            <w:r w:rsidR="0077053C" w:rsidRPr="004E6179">
              <w:t xml:space="preserve"> </w:t>
            </w:r>
            <w:r w:rsidR="002F6C4B">
              <w:t>fusion</w:t>
            </w:r>
            <w:r w:rsidR="003B64E5">
              <w:fldChar w:fldCharType="begin">
                <w:fldData xml:space="preserve">PEVuZE5vdGU+PENpdGU+PEF1dGhvcj5Jc2hpa2F3YTwvQXV0aG9yPjxZZWFyPjIwMjA8L1llYXI+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==
</w:fldData>
              </w:fldChar>
            </w:r>
            <w:r w:rsidR="003B64E5">
              <w:instrText xml:space="preserve"> ADDIN EN.CITE </w:instrText>
            </w:r>
            <w:r w:rsidR="003B64E5">
              <w:fldChar w:fldCharType="begin">
                <w:fldData xml:space="preserve">PEVuZE5vdGU+PENpdGU+PEF1dGhvcj5Jc2hpa2F3YTwvQXV0aG9yPjxZZWFyPjIwMjA8L1llYXI+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==
</w:fldData>
              </w:fldChar>
            </w:r>
            <w:r w:rsidR="003B64E5">
              <w:instrText xml:space="preserve"> ADDIN EN.CITE.DATA </w:instrText>
            </w:r>
            <w:r w:rsidR="003B64E5">
              <w:fldChar w:fldCharType="end"/>
            </w:r>
            <w:r w:rsidR="003B64E5">
              <w:fldChar w:fldCharType="separate"/>
            </w:r>
            <w:r w:rsidR="003B64E5" w:rsidRPr="003B64E5">
              <w:rPr>
                <w:vertAlign w:val="superscript"/>
              </w:rPr>
              <w:t>7,8</w:t>
            </w:r>
            <w:r w:rsidR="003B64E5">
              <w:fldChar w:fldCharType="end"/>
            </w:r>
            <w:r w:rsidRPr="004E6179">
              <w:t xml:space="preserve">. However MRD level </w:t>
            </w:r>
            <w:r w:rsidR="00C71742" w:rsidRPr="004E6179">
              <w:t xml:space="preserve">after therapy </w:t>
            </w:r>
            <w:r w:rsidRPr="004E6179">
              <w:t>may be a more relevant predictor of relapse for CBF-AML than baseline gene mutations</w:t>
            </w:r>
            <w:r w:rsidR="003B64E5">
              <w:fldChar w:fldCharType="begin">
                <w:fldData xml:space="preserve">PEVuZE5vdGU+PENpdGU+PEF1dGhvcj5Kb3VyZGFuPC9BdXRob3I+PFllYXI+MjAxMzwvWWVhcj48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</w:fldData>
              </w:fldChar>
            </w:r>
            <w:r w:rsidR="003B64E5">
              <w:instrText xml:space="preserve"> ADDIN EN.CITE </w:instrText>
            </w:r>
            <w:r w:rsidR="003B64E5">
              <w:fldChar w:fldCharType="begin">
                <w:fldData xml:space="preserve">PEVuZE5vdGU+PENpdGU+PEF1dGhvcj5Kb3VyZGFuPC9BdXRob3I+PFllYXI+MjAxMzwvWWVhcj48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</w:fldData>
              </w:fldChar>
            </w:r>
            <w:r w:rsidR="003B64E5">
              <w:instrText xml:space="preserve"> ADDIN EN.CITE.DATA </w:instrText>
            </w:r>
            <w:r w:rsidR="003B64E5">
              <w:fldChar w:fldCharType="end"/>
            </w:r>
            <w:r w:rsidR="003B64E5">
              <w:fldChar w:fldCharType="separate"/>
            </w:r>
            <w:r w:rsidR="003B64E5" w:rsidRPr="003B64E5">
              <w:rPr>
                <w:vertAlign w:val="superscript"/>
              </w:rPr>
              <w:t>9,10</w:t>
            </w:r>
            <w:r w:rsidR="003B64E5">
              <w:fldChar w:fldCharType="end"/>
            </w:r>
            <w:r w:rsidRPr="004E6179">
              <w:t>.</w:t>
            </w:r>
          </w:p>
          <w:p w14:paraId="53DE7102" w14:textId="77777777" w:rsidR="005B5034" w:rsidRPr="005B5034" w:rsidRDefault="005B5034" w:rsidP="005B5034">
            <w:pPr>
              <w:pStyle w:val="CLIN2SUBHEADINGS"/>
            </w:pPr>
            <w:r>
              <w:t>BIOMARKERS OF RESPONSE TO THERAPY</w:t>
            </w:r>
          </w:p>
          <w:p w14:paraId="17A24C25" w14:textId="4555F757" w:rsidR="00816581" w:rsidRPr="004E6179" w:rsidRDefault="4EFCA705" w:rsidP="2B865C98">
            <w:pPr>
              <w:pStyle w:val="CLIN3BULLETPOINTS"/>
            </w:pPr>
            <w:r w:rsidRPr="00E13696">
              <w:rPr>
                <w:rFonts w:eastAsia="Calibri" w:cs="Calibri"/>
                <w:i/>
                <w:iCs/>
              </w:rPr>
              <w:t>FLT3</w:t>
            </w:r>
            <w:r w:rsidRPr="00E13696">
              <w:rPr>
                <w:rFonts w:eastAsia="Calibri" w:cs="Calibri"/>
              </w:rPr>
              <w:t xml:space="preserve"> mutations are the target of midostaurin</w:t>
            </w:r>
            <w:r w:rsidRPr="00E13696">
              <w:rPr>
                <w:rFonts w:eastAsia="Calibri" w:cs="Calibri"/>
                <w:vertAlign w:val="superscript"/>
              </w:rPr>
              <w:t>16</w:t>
            </w:r>
            <w:r w:rsidRPr="00E13696">
              <w:rPr>
                <w:rFonts w:eastAsia="Calibri" w:cs="Calibri"/>
              </w:rPr>
              <w:t xml:space="preserve"> (</w:t>
            </w:r>
            <w:r w:rsidRPr="00E13696">
              <w:rPr>
                <w:rFonts w:eastAsia="Calibri" w:cs="Calibri"/>
                <w:i/>
                <w:iCs/>
              </w:rPr>
              <w:t>FLT3</w:t>
            </w:r>
            <w:r w:rsidRPr="00E13696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00E13696">
              <w:rPr>
                <w:rFonts w:eastAsia="Calibri" w:cs="Calibri"/>
                <w:i/>
                <w:iCs/>
              </w:rPr>
              <w:t>FLT3</w:t>
            </w:r>
            <w:r w:rsidRPr="00E13696">
              <w:rPr>
                <w:rFonts w:eastAsia="Calibri" w:cs="Calibri"/>
              </w:rPr>
              <w:t>-ITD only)</w:t>
            </w:r>
            <w:r w:rsidRPr="00E13696">
              <w:rPr>
                <w:rFonts w:eastAsia="Calibri" w:cs="Calibri"/>
                <w:vertAlign w:val="superscript"/>
              </w:rPr>
              <w:t>17</w:t>
            </w:r>
            <w:r w:rsidRPr="00E13696">
              <w:rPr>
                <w:rFonts w:eastAsia="Calibri" w:cs="Calibri"/>
              </w:rPr>
              <w:t xml:space="preserve"> in newly diagnosed AML, and gilteritinib</w:t>
            </w:r>
            <w:r w:rsidRPr="00E13696">
              <w:rPr>
                <w:rFonts w:eastAsia="Calibri" w:cs="Calibri"/>
                <w:vertAlign w:val="superscript"/>
              </w:rPr>
              <w:t>18</w:t>
            </w:r>
            <w:r w:rsidRPr="00E13696">
              <w:rPr>
                <w:rFonts w:eastAsia="Calibri" w:cs="Calibri"/>
              </w:rPr>
              <w:t xml:space="preserve"> in relapsed/refractory AML.</w:t>
            </w:r>
            <w:r w:rsidRPr="2B865C98">
              <w:t xml:space="preserve"> </w:t>
            </w:r>
            <w:r w:rsidR="003B64E5">
              <w:fldChar w:fldCharType="begin">
                <w:fldData xml:space="preserve">PEVuZE5vdGU+PENpdGU+PEF1dGhvcj5TdG9uZTwvQXV0aG9yPjxZZWFyPjIwMTc8L1llYXI+PFJl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==
</w:fldData>
              </w:fldChar>
            </w:r>
            <w:r w:rsidR="003B64E5">
              <w:instrText xml:space="preserve"> ADDIN EN.CITE </w:instrText>
            </w:r>
            <w:r w:rsidR="003B64E5">
              <w:fldChar w:fldCharType="begin">
                <w:fldData xml:space="preserve">PEVuZE5vdGU+PENpdGU+PEF1dGhvcj5TdG9uZTwvQXV0aG9yPjxZZWFyPjIwMTc8L1llYXI+PFJl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==
</w:fldData>
              </w:fldChar>
            </w:r>
            <w:r w:rsidR="003B64E5">
              <w:instrText xml:space="preserve"> ADDIN EN.CITE.DATA </w:instrText>
            </w:r>
            <w:r w:rsidR="003B64E5">
              <w:fldChar w:fldCharType="end"/>
            </w:r>
            <w:r w:rsidR="003B64E5">
              <w:fldChar w:fldCharType="separate"/>
            </w:r>
            <w:r w:rsidR="003B64E5" w:rsidRPr="003B64E5">
              <w:rPr>
                <w:vertAlign w:val="superscript"/>
              </w:rPr>
              <w:t>11,12</w:t>
            </w:r>
            <w:r w:rsidR="003B64E5">
              <w:fldChar w:fldCharType="end"/>
            </w:r>
            <w:r w:rsidR="003658AC">
              <w:t>H</w:t>
            </w:r>
            <w:r w:rsidR="00C71742">
              <w:t>owever</w:t>
            </w:r>
            <w:r w:rsidR="00816581">
              <w:t xml:space="preserve"> </w:t>
            </w:r>
            <w:r w:rsidR="00C71742">
              <w:t xml:space="preserve">these </w:t>
            </w:r>
            <w:r w:rsidR="00816581">
              <w:t xml:space="preserve">clinical studies </w:t>
            </w:r>
            <w:r w:rsidR="00C71742">
              <w:t xml:space="preserve">generally </w:t>
            </w:r>
            <w:r w:rsidR="00816581">
              <w:t>included few patients with CBF-AML.</w:t>
            </w:r>
          </w:p>
          <w:p w14:paraId="7A5083FE" w14:textId="2AE4DF1D" w:rsidR="00AC02DC" w:rsidRDefault="00816581" w:rsidP="00A31CAF">
            <w:pPr>
              <w:pStyle w:val="CLIN2SUBHEADINGS"/>
            </w:pPr>
            <w:r w:rsidRPr="00816581">
              <w:t>Refe</w:t>
            </w:r>
            <w:r w:rsidR="00B514F5">
              <w:t>rences</w:t>
            </w:r>
          </w:p>
          <w:p w14:paraId="52D0D581" w14:textId="00B12AAF" w:rsidR="00816581" w:rsidRPr="00850347" w:rsidRDefault="003B64E5" w:rsidP="003B64E5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3B64E5">
              <w:rPr>
                <w:b/>
              </w:rPr>
              <w:t>1.</w:t>
            </w:r>
            <w:r w:rsidRPr="003B64E5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3B64E5">
              <w:rPr>
                <w:b/>
              </w:rPr>
              <w:t>2.</w:t>
            </w:r>
            <w:r w:rsidRPr="003B64E5">
              <w:t xml:space="preserve"> Jahn N, et al. Genomic heterogeneity in core-binding factor acute myeloid leukemia and its clinical implication. </w:t>
            </w:r>
            <w:r w:rsidRPr="003B64E5">
              <w:rPr>
                <w:i/>
              </w:rPr>
              <w:t>Blood Adv</w:t>
            </w:r>
            <w:r w:rsidRPr="003B64E5">
              <w:t xml:space="preserve"> 2020; </w:t>
            </w:r>
            <w:r w:rsidRPr="003B64E5">
              <w:rPr>
                <w:b/>
              </w:rPr>
              <w:t>4</w:t>
            </w:r>
            <w:r w:rsidRPr="003B64E5">
              <w:t xml:space="preserve">(24): 6342-52.  </w:t>
            </w:r>
            <w:r w:rsidRPr="003B64E5">
              <w:rPr>
                <w:b/>
              </w:rPr>
              <w:t>3.</w:t>
            </w:r>
            <w:r w:rsidRPr="003B64E5">
              <w:t xml:space="preserve"> Duployez N, et al. Comprehensive mutational profiling of core binding factor acute myeloid leukemia. </w:t>
            </w:r>
            <w:r w:rsidRPr="003B64E5">
              <w:rPr>
                <w:i/>
              </w:rPr>
              <w:t>Blood</w:t>
            </w:r>
            <w:r w:rsidRPr="003B64E5">
              <w:t xml:space="preserve"> 2016; </w:t>
            </w:r>
            <w:r w:rsidRPr="003B64E5">
              <w:rPr>
                <w:b/>
              </w:rPr>
              <w:t>127</w:t>
            </w:r>
            <w:r w:rsidRPr="003B64E5">
              <w:t xml:space="preserve">(20): 2451-9.  </w:t>
            </w:r>
            <w:r w:rsidRPr="003B64E5">
              <w:rPr>
                <w:b/>
              </w:rPr>
              <w:t>4.</w:t>
            </w:r>
            <w:r w:rsidRPr="003B64E5">
              <w:t xml:space="preserve"> Papaemmanuil E, et al. Genomic Classification and Prognosis in Acute Myeloid Leukemia. </w:t>
            </w:r>
            <w:r w:rsidRPr="003B64E5">
              <w:rPr>
                <w:i/>
              </w:rPr>
              <w:t>N Engl J Med</w:t>
            </w:r>
            <w:r w:rsidRPr="003B64E5">
              <w:t xml:space="preserve"> 2016; </w:t>
            </w:r>
            <w:r w:rsidRPr="003B64E5">
              <w:rPr>
                <w:b/>
              </w:rPr>
              <w:t>374</w:t>
            </w:r>
            <w:r w:rsidRPr="003B64E5">
              <w:t xml:space="preserve">(23): 2209-21.  </w:t>
            </w:r>
            <w:r w:rsidRPr="003B64E5">
              <w:rPr>
                <w:b/>
              </w:rPr>
              <w:t>5.</w:t>
            </w:r>
            <w:r w:rsidRPr="003B64E5">
              <w:t xml:space="preserve"> Opatz S, et al. The clinical mutatome of core binding factor leukemia. </w:t>
            </w:r>
            <w:r w:rsidRPr="003B64E5">
              <w:rPr>
                <w:i/>
              </w:rPr>
              <w:t>Leukemia</w:t>
            </w:r>
            <w:r w:rsidRPr="003B64E5">
              <w:t xml:space="preserve"> 2020; </w:t>
            </w:r>
            <w:r w:rsidRPr="003B64E5">
              <w:rPr>
                <w:b/>
              </w:rPr>
              <w:t>34</w:t>
            </w:r>
            <w:r w:rsidRPr="003B64E5">
              <w:t xml:space="preserve">(6): 1553-62.  </w:t>
            </w:r>
            <w:r w:rsidRPr="003B64E5">
              <w:rPr>
                <w:b/>
              </w:rPr>
              <w:t>6.</w:t>
            </w:r>
            <w:r w:rsidRPr="003B64E5">
              <w:t xml:space="preserve"> Dohner H, et al. Diagnosis and management of AML in adults: 2017 ELN recommendations from an international expert panel. </w:t>
            </w:r>
            <w:r w:rsidRPr="003B64E5">
              <w:rPr>
                <w:i/>
              </w:rPr>
              <w:t>Blood</w:t>
            </w:r>
            <w:r w:rsidRPr="003B64E5">
              <w:t xml:space="preserve"> 2017; </w:t>
            </w:r>
            <w:r w:rsidRPr="003B64E5">
              <w:rPr>
                <w:b/>
              </w:rPr>
              <w:t>129</w:t>
            </w:r>
            <w:r w:rsidRPr="003B64E5">
              <w:t xml:space="preserve">(4): 424-47.  </w:t>
            </w:r>
            <w:r w:rsidRPr="003B64E5">
              <w:rPr>
                <w:b/>
              </w:rPr>
              <w:t>7.</w:t>
            </w:r>
            <w:r w:rsidRPr="003B64E5">
              <w:t xml:space="preserve"> Ishikawa Y, et al. Prospective evaluation of prognostic impact of KIT mutations on acute myeloid leukemia with RUNX1-RUNX1T1 and CBFB-MYH11. </w:t>
            </w:r>
            <w:r w:rsidRPr="003B64E5">
              <w:rPr>
                <w:i/>
              </w:rPr>
              <w:t>Blood Adv</w:t>
            </w:r>
            <w:r w:rsidRPr="003B64E5">
              <w:t xml:space="preserve"> 2020; </w:t>
            </w:r>
            <w:r w:rsidRPr="003B64E5">
              <w:rPr>
                <w:b/>
              </w:rPr>
              <w:t>4</w:t>
            </w:r>
            <w:r w:rsidRPr="003B64E5">
              <w:t xml:space="preserve">(1): 66-75.  </w:t>
            </w:r>
            <w:r w:rsidRPr="003B64E5">
              <w:rPr>
                <w:b/>
              </w:rPr>
              <w:t>8.</w:t>
            </w:r>
            <w:r w:rsidRPr="003B64E5">
              <w:t xml:space="preserve"> Boissel N, et al. Incidence and prognostic impact of c-Kit, FLT3, and Ras gene mutations in core binding factor acute myeloid leukemia (CBF-AML). </w:t>
            </w:r>
            <w:r w:rsidRPr="003B64E5">
              <w:rPr>
                <w:i/>
              </w:rPr>
              <w:t>Leukemia</w:t>
            </w:r>
            <w:r w:rsidRPr="003B64E5">
              <w:t xml:space="preserve"> 2006; </w:t>
            </w:r>
            <w:r w:rsidRPr="003B64E5">
              <w:rPr>
                <w:b/>
              </w:rPr>
              <w:t>20</w:t>
            </w:r>
            <w:r w:rsidRPr="003B64E5">
              <w:t xml:space="preserve">(6): 965-70.  </w:t>
            </w:r>
            <w:r w:rsidRPr="003B64E5">
              <w:rPr>
                <w:b/>
              </w:rPr>
              <w:t>9.</w:t>
            </w:r>
            <w:r w:rsidRPr="003B64E5">
              <w:t xml:space="preserve"> Jourdan E, et al. Prospective evaluation of gene mutations and minimal residual disease in patients with core binding factor acute myeloid leukemia. </w:t>
            </w:r>
            <w:r w:rsidRPr="003B64E5">
              <w:rPr>
                <w:i/>
              </w:rPr>
              <w:t>Blood</w:t>
            </w:r>
            <w:r w:rsidRPr="003B64E5">
              <w:t xml:space="preserve"> 2013; </w:t>
            </w:r>
            <w:r w:rsidRPr="003B64E5">
              <w:rPr>
                <w:b/>
              </w:rPr>
              <w:t>121</w:t>
            </w:r>
            <w:r w:rsidRPr="003B64E5">
              <w:t xml:space="preserve">(12): 2213-23.  </w:t>
            </w:r>
            <w:r w:rsidRPr="003B64E5">
              <w:rPr>
                <w:b/>
              </w:rPr>
              <w:t>10.</w:t>
            </w:r>
            <w:r w:rsidRPr="003B64E5">
              <w:t xml:space="preserve"> Pollyea DA, et al. NCCN Guidelines Insights: Acute Myeloid Leukemia, Version 2.2021: Featured Updates to the NCCN Guidelines. </w:t>
            </w:r>
            <w:r w:rsidRPr="003B64E5">
              <w:rPr>
                <w:i/>
              </w:rPr>
              <w:t>Journal of the National Comprehensive Cancer Network J Natl Compr Canc Netw</w:t>
            </w:r>
            <w:r w:rsidRPr="003B64E5">
              <w:t xml:space="preserve"> 2021; </w:t>
            </w:r>
            <w:r w:rsidRPr="003B64E5">
              <w:rPr>
                <w:b/>
              </w:rPr>
              <w:t>19</w:t>
            </w:r>
            <w:r w:rsidRPr="003B64E5">
              <w:t xml:space="preserve">(1): 16-27.  </w:t>
            </w:r>
            <w:r w:rsidRPr="003B64E5">
              <w:rPr>
                <w:b/>
              </w:rPr>
              <w:t>11.</w:t>
            </w:r>
            <w:r w:rsidRPr="003B64E5">
              <w:t xml:space="preserve"> Stone RM, et al. Midostaurin plus Chemotherapy for Acute Myeloid Leukemia with a FLT3 Mutation. </w:t>
            </w:r>
            <w:r w:rsidRPr="003B64E5">
              <w:rPr>
                <w:i/>
              </w:rPr>
              <w:t>N Engl J Med</w:t>
            </w:r>
            <w:r w:rsidRPr="003B64E5">
              <w:t xml:space="preserve"> 2017; </w:t>
            </w:r>
            <w:r w:rsidRPr="003B64E5">
              <w:rPr>
                <w:b/>
              </w:rPr>
              <w:t>377</w:t>
            </w:r>
            <w:r w:rsidRPr="003B64E5">
              <w:t xml:space="preserve">(5): 454-64.  </w:t>
            </w:r>
            <w:r w:rsidRPr="003B64E5">
              <w:rPr>
                <w:b/>
              </w:rPr>
              <w:t>12.</w:t>
            </w:r>
            <w:r w:rsidRPr="003B64E5">
              <w:t xml:space="preserve"> Perl AE, et al. Gilteritinib or Chemotherapy for Relapsed or Refractory FLT3-Mutated AML. </w:t>
            </w:r>
            <w:r w:rsidRPr="003B64E5">
              <w:rPr>
                <w:i/>
              </w:rPr>
              <w:t>N Engl J Med</w:t>
            </w:r>
            <w:r w:rsidRPr="003B64E5">
              <w:t xml:space="preserve"> 2019; </w:t>
            </w:r>
            <w:r w:rsidRPr="003B64E5">
              <w:rPr>
                <w:b/>
              </w:rPr>
              <w:t>381</w:t>
            </w:r>
            <w:r w:rsidRPr="003B64E5">
              <w:t xml:space="preserve">(18): 1728-40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7EB7AE90" w14:textId="77777777" w:rsidR="003B64E5" w:rsidRDefault="003B64E5" w:rsidP="00A31CAF">
      <w:pPr>
        <w:rPr>
          <w:rFonts w:ascii="Calibri" w:hAnsi="Calibri" w:cs="Calibri"/>
          <w:noProof/>
          <w:sz w:val="6"/>
          <w:szCs w:val="6"/>
        </w:rPr>
      </w:pPr>
    </w:p>
    <w:p w14:paraId="023F53C2" w14:textId="77777777" w:rsidR="003B64E5" w:rsidRDefault="003B64E5" w:rsidP="00A31CAF">
      <w:pPr>
        <w:rPr>
          <w:rFonts w:ascii="Calibri" w:hAnsi="Calibri" w:cs="Calibri"/>
          <w:noProof/>
          <w:sz w:val="6"/>
          <w:szCs w:val="6"/>
        </w:rPr>
      </w:pPr>
    </w:p>
    <w:p w14:paraId="5BAB1523" w14:textId="469C46AE" w:rsidR="00F166A0" w:rsidRPr="00627A6E" w:rsidRDefault="00F166A0" w:rsidP="00A31CAF">
      <w:pPr>
        <w:rPr>
          <w:rFonts w:ascii="Calibri" w:hAnsi="Calibri" w:cs="Calibri"/>
          <w:noProof/>
          <w:sz w:val="6"/>
          <w:szCs w:val="6"/>
        </w:rPr>
      </w:pPr>
    </w:p>
    <w:sectPr w:rsidR="00F166A0" w:rsidRPr="00627A6E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3E13D1" w14:textId="77777777" w:rsidR="00F50A3C" w:rsidRDefault="00F50A3C">
      <w:pPr>
        <w:spacing w:after="0" w:line="240" w:lineRule="auto"/>
      </w:pPr>
      <w:r>
        <w:separator/>
      </w:r>
    </w:p>
  </w:endnote>
  <w:endnote w:type="continuationSeparator" w:id="0">
    <w:p w14:paraId="3389B8CF" w14:textId="77777777" w:rsidR="00F50A3C" w:rsidRDefault="00F50A3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5D061D" w14:textId="77777777" w:rsidR="00F50A3C" w:rsidRDefault="00F50A3C">
      <w:pPr>
        <w:spacing w:after="0" w:line="240" w:lineRule="auto"/>
      </w:pPr>
      <w:r>
        <w:separator/>
      </w:r>
    </w:p>
  </w:footnote>
  <w:footnote w:type="continuationSeparator" w:id="0">
    <w:p w14:paraId="534071E3" w14:textId="77777777" w:rsidR="00F50A3C" w:rsidRDefault="00F50A3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7E2CD5"/>
    <w:multiLevelType w:val="hybridMultilevel"/>
    <w:tmpl w:val="310635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FD30F03"/>
    <w:multiLevelType w:val="hybridMultilevel"/>
    <w:tmpl w:val="1A4883D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43443962">
    <w:abstractNumId w:val="0"/>
  </w:num>
  <w:num w:numId="2" w16cid:durableId="326204863">
    <w:abstractNumId w:val="1"/>
  </w:num>
  <w:num w:numId="3" w16cid:durableId="1047950358">
    <w:abstractNumId w:val="2"/>
  </w:num>
  <w:num w:numId="4" w16cid:durableId="88128348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257&lt;/item&gt;&lt;item&gt;963&lt;/item&gt;&lt;item&gt;2543&lt;/item&gt;&lt;item&gt;2544&lt;/item&gt;&lt;item&gt;2582&lt;/item&gt;&lt;item&gt;2727&lt;/item&gt;&lt;item&gt;2965&lt;/item&gt;&lt;item&gt;3100&lt;/item&gt;&lt;item&gt;3101&lt;/item&gt;&lt;item&gt;3188&lt;/item&gt;&lt;item&gt;3220&lt;/item&gt;&lt;item&gt;3649&lt;/item&gt;&lt;/record-ids&gt;&lt;/item&gt;&lt;/Libraries&gt;"/>
  </w:docVars>
  <w:rsids>
    <w:rsidRoot w:val="00F166A0"/>
    <w:rsid w:val="00072CED"/>
    <w:rsid w:val="000E668C"/>
    <w:rsid w:val="001F3B85"/>
    <w:rsid w:val="002B08FD"/>
    <w:rsid w:val="002F6C4B"/>
    <w:rsid w:val="003658AC"/>
    <w:rsid w:val="003B64E5"/>
    <w:rsid w:val="004521AB"/>
    <w:rsid w:val="00470BC2"/>
    <w:rsid w:val="00477B06"/>
    <w:rsid w:val="004E6179"/>
    <w:rsid w:val="005038B3"/>
    <w:rsid w:val="00552275"/>
    <w:rsid w:val="005B5034"/>
    <w:rsid w:val="005B783A"/>
    <w:rsid w:val="005B78C2"/>
    <w:rsid w:val="00627A6E"/>
    <w:rsid w:val="0063230A"/>
    <w:rsid w:val="0066576F"/>
    <w:rsid w:val="0077053C"/>
    <w:rsid w:val="007C562B"/>
    <w:rsid w:val="00815912"/>
    <w:rsid w:val="00816581"/>
    <w:rsid w:val="0086782A"/>
    <w:rsid w:val="008F1D2C"/>
    <w:rsid w:val="00A31CAF"/>
    <w:rsid w:val="00A52293"/>
    <w:rsid w:val="00AC02DC"/>
    <w:rsid w:val="00AF5D34"/>
    <w:rsid w:val="00B514F5"/>
    <w:rsid w:val="00C266BE"/>
    <w:rsid w:val="00C71742"/>
    <w:rsid w:val="00C80283"/>
    <w:rsid w:val="00D02B85"/>
    <w:rsid w:val="00D067A2"/>
    <w:rsid w:val="00D979A0"/>
    <w:rsid w:val="00E00165"/>
    <w:rsid w:val="00E13354"/>
    <w:rsid w:val="00E13696"/>
    <w:rsid w:val="00E50A32"/>
    <w:rsid w:val="00F166A0"/>
    <w:rsid w:val="00F50A3C"/>
    <w:rsid w:val="00FB61C9"/>
    <w:rsid w:val="21506270"/>
    <w:rsid w:val="2B865C98"/>
    <w:rsid w:val="4EFCA705"/>
    <w:rsid w:val="724F66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A4ED79E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D067A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D067A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165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165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16581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658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658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067A2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067A2"/>
    <w:rPr>
      <w:rFonts w:ascii="Calibri" w:hAnsi="Calibri" w:cs="Calibri"/>
      <w:noProof/>
      <w:sz w:val="1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31C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1CAF"/>
  </w:style>
  <w:style w:type="paragraph" w:styleId="Revision">
    <w:name w:val="Revision"/>
    <w:hidden/>
    <w:uiPriority w:val="99"/>
    <w:semiHidden/>
    <w:rsid w:val="0066576F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3B64E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B64E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5ACE85A6-967C-459C-AA7F-8ED6C5CB191C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5BBA4314-D0EB-4342-8C65-1903CC3EE86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97EDD92-B365-40CA-A5EC-0B02CC26201D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678</Words>
  <Characters>3868</Characters>
  <Application>Microsoft Office Word</Application>
  <DocSecurity>0</DocSecurity>
  <Lines>32</Lines>
  <Paragraphs>9</Paragraphs>
  <ScaleCrop>false</ScaleCrop>
  <Company>Peter MacCallum Cancer Centre</Company>
  <LinksUpToDate>false</LinksUpToDate>
  <CharactersWithSpaces>4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15</cp:revision>
  <dcterms:created xsi:type="dcterms:W3CDTF">2024-02-05T23:08:00Z</dcterms:created>
  <dcterms:modified xsi:type="dcterms:W3CDTF">2024-03-16T07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66288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